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32B04" w:rsidRPr="00AF752C" w:rsidRDefault="003D0E60" w:rsidP="000D0A31">
      <w:pPr>
        <w:spacing w:after="0"/>
        <w:jc w:val="center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อาหารเพื่อผู้ป่วยเบาหวาน</w:t>
      </w:r>
    </w:p>
    <w:p w:rsidR="003D0E60" w:rsidRPr="00AF752C" w:rsidRDefault="003D0E60" w:rsidP="000D0A3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3D0E60" w:rsidRPr="000D0A31" w:rsidRDefault="003D0E60" w:rsidP="000D0A31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ปลาช่อนเผา</w:t>
      </w:r>
    </w:p>
    <w:p w:rsidR="003D0E60" w:rsidRPr="000D0A31" w:rsidRDefault="003D0E60" w:rsidP="000D0A31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3D0E60" w:rsidRPr="00AF752C" w:rsidRDefault="003D0E60" w:rsidP="000D0A31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 xml:space="preserve">ปลาช่อนใหญ่ปานกลาง </w:t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  <w:cs/>
        </w:rPr>
        <w:t xml:space="preserve"> ตัว ไม่ต้องขอดเกล็ด ผ่าท้อง ควักไส้ </w:t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  <w:cs/>
        </w:rPr>
        <w:t xml:space="preserve"> ตัว</w:t>
      </w:r>
      <w:r w:rsidRPr="00AF752C">
        <w:rPr>
          <w:rFonts w:asciiTheme="majorBidi" w:hAnsiTheme="majorBidi" w:cstheme="majorBidi"/>
          <w:sz w:val="32"/>
          <w:szCs w:val="32"/>
        </w:rPr>
        <w:t xml:space="preserve"> </w:t>
      </w:r>
      <w:r w:rsidRPr="00AF752C">
        <w:rPr>
          <w:rFonts w:asciiTheme="majorBidi" w:hAnsiTheme="majorBidi" w:cstheme="majorBidi"/>
          <w:sz w:val="32"/>
          <w:szCs w:val="32"/>
          <w:cs/>
        </w:rPr>
        <w:t>ย่างให้สุก</w:t>
      </w:r>
    </w:p>
    <w:p w:rsidR="003D0E60" w:rsidRPr="00AF752C" w:rsidRDefault="003D0E60" w:rsidP="000D0A31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น้ำปลา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3D0E60" w:rsidRPr="00AF752C" w:rsidRDefault="003D0E60" w:rsidP="000D0A31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น้ำมะขามเปียก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ab/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3D0E60" w:rsidRPr="00AF752C" w:rsidRDefault="003D0E60" w:rsidP="000D0A31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พริกขี้หนูสวนซอยบางๆ</w:t>
      </w:r>
      <w:r w:rsidRPr="00AF752C">
        <w:rPr>
          <w:rFonts w:asciiTheme="majorBidi" w:hAnsiTheme="majorBidi" w:cstheme="majorBidi"/>
          <w:sz w:val="32"/>
          <w:szCs w:val="32"/>
        </w:rPr>
        <w:tab/>
        <w:t>15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3D0E60" w:rsidRPr="00AF752C" w:rsidRDefault="003D0E60" w:rsidP="000D0A31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ครื่องปรุงรสไก่ชนอดผง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 xml:space="preserve">½ 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3D0E60" w:rsidRPr="00AF752C" w:rsidRDefault="003D0E60" w:rsidP="000D0A31">
      <w:pPr>
        <w:pStyle w:val="a3"/>
        <w:numPr>
          <w:ilvl w:val="0"/>
          <w:numId w:val="2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หอมแดงซอยบางๆ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3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3D0E60" w:rsidRPr="00AF752C" w:rsidRDefault="003D0E60" w:rsidP="000D0A31">
      <w:pPr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3D0E60" w:rsidRPr="000D0A31" w:rsidRDefault="003D0E60" w:rsidP="000D0A31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เนื้อผัดขิง</w:t>
      </w:r>
    </w:p>
    <w:p w:rsidR="003D0E60" w:rsidRPr="000D0A31" w:rsidRDefault="003D0E60" w:rsidP="000D0A31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นื้อสันในหั่นเป็นชิ้น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00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  <w:t>กรัม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ขิงอ่อน ซอยเป็นเส้น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  <w:t>ช้อนโต๊ะ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ห็ดหูหนู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 xml:space="preserve">½ 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ถ้วยตวง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ต้นหอมหั่นเป็นท่อนๆ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ต้น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หอมหัวใหญ่ หั่นแว่นๆ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หัว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พริกชี้ฟ้า แดง เขียว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กระเทียม สับ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ต้าเจี้ยว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ซอสถั่วเหลือง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ซีอิ้วขาว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ab/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ครื่องปรุงรส รสไก่ ชนิดผง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3D0E60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น้ำมันพืช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F101D9" w:rsidRPr="00AF752C" w:rsidRDefault="003D0E60" w:rsidP="000D0A31">
      <w:pPr>
        <w:pStyle w:val="a3"/>
        <w:numPr>
          <w:ilvl w:val="0"/>
          <w:numId w:val="3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พริกไทยป</w:t>
      </w:r>
      <w:r w:rsidR="00CE50FC" w:rsidRPr="00AF752C">
        <w:rPr>
          <w:rFonts w:asciiTheme="majorBidi" w:hAnsiTheme="majorBidi" w:cstheme="majorBidi"/>
          <w:sz w:val="32"/>
          <w:szCs w:val="32"/>
          <w:cs/>
        </w:rPr>
        <w:t>่</w:t>
      </w:r>
      <w:r w:rsidRPr="00AF752C">
        <w:rPr>
          <w:rFonts w:asciiTheme="majorBidi" w:hAnsiTheme="majorBidi" w:cstheme="majorBidi"/>
          <w:sz w:val="32"/>
          <w:szCs w:val="32"/>
          <w:cs/>
        </w:rPr>
        <w:t>น</w:t>
      </w:r>
      <w:r w:rsidR="00CE50FC" w:rsidRPr="00AF752C">
        <w:rPr>
          <w:rFonts w:asciiTheme="majorBidi" w:hAnsiTheme="majorBidi" w:cstheme="majorBidi"/>
          <w:sz w:val="32"/>
          <w:szCs w:val="32"/>
          <w:cs/>
        </w:rPr>
        <w:t xml:space="preserve">  ผักชีเด็ดเป็นใบๆ</w:t>
      </w:r>
    </w:p>
    <w:p w:rsidR="00F101D9" w:rsidRPr="000D0A31" w:rsidRDefault="00F101D9" w:rsidP="000D0A31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</w:rPr>
      </w:pPr>
    </w:p>
    <w:p w:rsidR="003D0E60" w:rsidRPr="000D0A31" w:rsidRDefault="00F101D9" w:rsidP="000D0A31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lastRenderedPageBreak/>
        <w:t>แกงเหลือง</w:t>
      </w:r>
    </w:p>
    <w:p w:rsidR="00F101D9" w:rsidRPr="000D0A31" w:rsidRDefault="00F101D9" w:rsidP="000D0A31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ปลาทูสดตัวใหญ่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3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  <w:t>ตัว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หน่อไม้ ต้มเอาความขื่นทิ้งไป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ถ้วยตวง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ถั่วฝักยาว หั่นเป็นท่อน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ถ้วยตวง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น้ำมะขามเปียก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3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น้ำมะกรูด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พริกขี้หนูแห้ง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30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กระเทียม ปอกเปลือก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หัว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ขมิ้น หั่นเป็นท่อนๆ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  <w:cs/>
        </w:rPr>
        <w:t xml:space="preserve"> 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  <w:t>แง่ง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กะปิ ห่อใบตองเผาไฝ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น้ำปลา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F101D9" w:rsidRPr="00AF752C" w:rsidRDefault="00F101D9" w:rsidP="000D0A31">
      <w:pPr>
        <w:pStyle w:val="a3"/>
        <w:numPr>
          <w:ilvl w:val="0"/>
          <w:numId w:val="4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ครื่องปรุงรส รสไก ชนิดผง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0D0A31" w:rsidRPr="000D0A31" w:rsidRDefault="000D0A31" w:rsidP="000D0A3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F101D9" w:rsidRPr="000D0A31" w:rsidRDefault="00F101D9" w:rsidP="000D0A31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แกงป่าลูกชิ้นปลา</w:t>
      </w:r>
    </w:p>
    <w:p w:rsidR="00F101D9" w:rsidRPr="000D0A31" w:rsidRDefault="00F101D9" w:rsidP="000D0A31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  <w:cs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และส่วนผสมแกงป่าลูกชิ้นปลา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ลูกชิ้นปลา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00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กรัม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กระชายหั่น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มะเขือพวง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ถัวฝักยาว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ฝัก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ใบมะกรูด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3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ใบ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ม็ดพริกไทยอ่อน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่อ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พริกชี้ฟ้าแดง เขียว หั่น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ใบกะเพรา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ยอด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น้ำมันพืช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F101D9" w:rsidRPr="00AF752C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น้ำปลา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F101D9" w:rsidRPr="000D0A31" w:rsidRDefault="00F101D9" w:rsidP="000D0A31">
      <w:pPr>
        <w:pStyle w:val="a3"/>
        <w:numPr>
          <w:ilvl w:val="0"/>
          <w:numId w:val="5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ครื่องปรุง รสไก่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F101D9" w:rsidRPr="000D0A31" w:rsidRDefault="00F101D9" w:rsidP="000D0A31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lastRenderedPageBreak/>
        <w:t>เครื่องปรุงและส่วนผสมน้ำพริกเครื่องแกง</w:t>
      </w:r>
    </w:p>
    <w:p w:rsidR="004B6714" w:rsidRPr="00AF752C" w:rsidRDefault="00F101D9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พริกแห้งเม็ดใหญ่ แกะเอาเมล็ดออก</w:t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</w:rPr>
        <w:t>10</w:t>
      </w:r>
      <w:r w:rsidR="004B6714" w:rsidRPr="00AF752C">
        <w:rPr>
          <w:rFonts w:asciiTheme="majorBidi" w:hAnsiTheme="majorBidi" w:cstheme="majorBidi"/>
          <w:sz w:val="32"/>
          <w:szCs w:val="32"/>
        </w:rPr>
        <w:tab/>
      </w:r>
      <w:r w:rsidR="004B6714" w:rsidRPr="00AF752C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พริกขี้หนูแห้ง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5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เม็ด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กลือป่น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ตะไคร้ซอยบางๆ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ต้น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ข่าหั่นเป็นแว่นๆ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3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  <w:t>แว่น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ผิวมะกรูด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หอมแดง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5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หัว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กระเทียมหัวเล็ก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หัว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รากผักชี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3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ม็ดพริกไทยล่อน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F101D9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ลูกผักชี คั่วไฟ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โต๊ะ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กะปิ ห่อใบตองเผาไฟ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4B6714" w:rsidRPr="00AF752C" w:rsidRDefault="004B6714" w:rsidP="000D0A31">
      <w:pPr>
        <w:pStyle w:val="a3"/>
        <w:numPr>
          <w:ilvl w:val="0"/>
          <w:numId w:val="6"/>
        </w:numPr>
        <w:spacing w:after="0"/>
        <w:rPr>
          <w:rFonts w:asciiTheme="majorBidi" w:hAnsiTheme="majorBidi" w:cstheme="majorBidi"/>
          <w:sz w:val="32"/>
          <w:szCs w:val="32"/>
          <w:cs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แป้งข้าวโพด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  <w:cs/>
        </w:rPr>
        <w:t xml:space="preserve"> 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DA0EA3" w:rsidRPr="00AF752C" w:rsidRDefault="00DA0EA3" w:rsidP="000D0A3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DA0EA3" w:rsidRPr="000D0A31" w:rsidRDefault="00AF752C" w:rsidP="000D0A31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แกงจื</w:t>
      </w:r>
      <w:r w:rsidR="00DA0EA3" w:rsidRPr="000D0A31">
        <w:rPr>
          <w:rFonts w:asciiTheme="majorBidi" w:hAnsiTheme="majorBidi" w:cstheme="majorBidi"/>
          <w:b/>
          <w:bCs/>
          <w:sz w:val="32"/>
          <w:szCs w:val="32"/>
          <w:cs/>
        </w:rPr>
        <w:t>ดมะระปลากุเลา</w:t>
      </w:r>
    </w:p>
    <w:p w:rsidR="00AF752C" w:rsidRPr="000D0A31" w:rsidRDefault="00AF752C" w:rsidP="000D0A31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AF752C" w:rsidRPr="00AF752C" w:rsidRDefault="00AF752C" w:rsidP="000D0A31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มะระจีน เอาเมล็ดออก ตัดเป็นท่อนๆ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3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ถ้วยตวง</w:t>
      </w:r>
    </w:p>
    <w:p w:rsidR="00AF752C" w:rsidRPr="00AF752C" w:rsidRDefault="00AF752C" w:rsidP="000D0A31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ปลากุเลาเค็ม ย่างให้หอม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7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ิ้น</w:t>
      </w:r>
    </w:p>
    <w:p w:rsidR="00AF752C" w:rsidRPr="00AF752C" w:rsidRDefault="00AF752C" w:rsidP="000D0A31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ม็ดพริกไทยดำ ทุบพอแหลก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AF752C" w:rsidRPr="00AF752C" w:rsidRDefault="00AF752C" w:rsidP="000D0A31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ครื่องปรุงรส รสไก่ ชนิดผง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  <w:t>ช้อนชา</w:t>
      </w:r>
    </w:p>
    <w:p w:rsidR="00AF752C" w:rsidRPr="00AF752C" w:rsidRDefault="00AF752C" w:rsidP="000D0A31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รากผักชี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0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ราก</w:t>
      </w:r>
    </w:p>
    <w:p w:rsidR="00AF752C" w:rsidRDefault="00AF752C" w:rsidP="000D0A31">
      <w:pPr>
        <w:pStyle w:val="a3"/>
        <w:numPr>
          <w:ilvl w:val="0"/>
          <w:numId w:val="7"/>
        </w:numPr>
        <w:spacing w:after="0"/>
        <w:rPr>
          <w:rFonts w:asciiTheme="majorBidi" w:hAnsiTheme="majorBidi" w:cstheme="majorBidi" w:hint="cs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เต้าเจี้ยว</w:t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2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ช้อนชา</w:t>
      </w:r>
    </w:p>
    <w:p w:rsidR="000D0A31" w:rsidRDefault="000D0A31" w:rsidP="000D0A31">
      <w:pPr>
        <w:pStyle w:val="a3"/>
        <w:spacing w:after="0"/>
        <w:rPr>
          <w:rFonts w:asciiTheme="majorBidi" w:hAnsiTheme="majorBidi" w:cstheme="majorBidi"/>
          <w:sz w:val="32"/>
          <w:szCs w:val="32"/>
        </w:rPr>
      </w:pPr>
    </w:p>
    <w:p w:rsidR="000D0A31" w:rsidRDefault="000D0A31" w:rsidP="000D0A31">
      <w:pPr>
        <w:pStyle w:val="a3"/>
        <w:spacing w:after="0"/>
        <w:rPr>
          <w:rFonts w:asciiTheme="majorBidi" w:hAnsiTheme="majorBidi" w:cstheme="majorBidi"/>
          <w:sz w:val="32"/>
          <w:szCs w:val="32"/>
        </w:rPr>
      </w:pPr>
    </w:p>
    <w:p w:rsidR="000D0A31" w:rsidRDefault="000D0A31" w:rsidP="000D0A31">
      <w:pPr>
        <w:pStyle w:val="a3"/>
        <w:spacing w:after="0"/>
        <w:rPr>
          <w:rFonts w:asciiTheme="majorBidi" w:hAnsiTheme="majorBidi" w:cstheme="majorBidi"/>
          <w:sz w:val="32"/>
          <w:szCs w:val="32"/>
        </w:rPr>
      </w:pPr>
    </w:p>
    <w:p w:rsidR="000D0A31" w:rsidRPr="000D0A31" w:rsidRDefault="000D0A31" w:rsidP="000D0A31">
      <w:pPr>
        <w:pStyle w:val="a3"/>
        <w:spacing w:after="0"/>
        <w:rPr>
          <w:rFonts w:asciiTheme="majorBidi" w:hAnsiTheme="majorBidi" w:cstheme="majorBidi"/>
          <w:sz w:val="32"/>
          <w:szCs w:val="32"/>
        </w:rPr>
      </w:pPr>
    </w:p>
    <w:p w:rsidR="00AF752C" w:rsidRPr="000D0A31" w:rsidRDefault="00AF752C" w:rsidP="000D0A31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lastRenderedPageBreak/>
        <w:t>แกงเลียงรวมมิตร</w:t>
      </w:r>
    </w:p>
    <w:p w:rsidR="00AF752C" w:rsidRPr="000D0A31" w:rsidRDefault="00AF752C" w:rsidP="000D0A31">
      <w:pPr>
        <w:spacing w:after="0"/>
        <w:ind w:left="360"/>
        <w:rPr>
          <w:rFonts w:asciiTheme="majorBidi" w:hAnsiTheme="majorBidi" w:cstheme="majorBidi"/>
          <w:b/>
          <w:bCs/>
          <w:sz w:val="32"/>
          <w:szCs w:val="32"/>
        </w:rPr>
      </w:pPr>
      <w:r w:rsidRPr="000D0A31">
        <w:rPr>
          <w:rFonts w:asciiTheme="majorBidi" w:hAnsiTheme="majorBidi" w:cstheme="majorBidi"/>
          <w:b/>
          <w:bCs/>
          <w:sz w:val="32"/>
          <w:szCs w:val="32"/>
          <w:cs/>
        </w:rPr>
        <w:t>เครื่องปรุง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 w:rsidRPr="00AF752C">
        <w:rPr>
          <w:rFonts w:asciiTheme="majorBidi" w:hAnsiTheme="majorBidi" w:cstheme="majorBidi"/>
          <w:sz w:val="32"/>
          <w:szCs w:val="32"/>
          <w:cs/>
        </w:rPr>
        <w:t>กุ้งชี</w:t>
      </w:r>
      <w:proofErr w:type="spellStart"/>
      <w:r w:rsidRPr="00AF752C">
        <w:rPr>
          <w:rFonts w:asciiTheme="majorBidi" w:hAnsiTheme="majorBidi" w:cstheme="majorBidi"/>
          <w:sz w:val="32"/>
          <w:szCs w:val="32"/>
          <w:cs/>
        </w:rPr>
        <w:t>แฮ้</w:t>
      </w:r>
      <w:proofErr w:type="spellEnd"/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ab/>
      </w:r>
      <w:r w:rsidRPr="00AF752C">
        <w:rPr>
          <w:rFonts w:asciiTheme="majorBidi" w:hAnsiTheme="majorBidi" w:cstheme="majorBidi"/>
          <w:sz w:val="32"/>
          <w:szCs w:val="32"/>
        </w:rPr>
        <w:t>100</w:t>
      </w:r>
      <w:r w:rsidRPr="00AF752C">
        <w:rPr>
          <w:rFonts w:asciiTheme="majorBidi" w:hAnsiTheme="majorBidi" w:cstheme="majorBidi"/>
          <w:sz w:val="32"/>
          <w:szCs w:val="32"/>
        </w:rPr>
        <w:tab/>
      </w:r>
      <w:r w:rsidRPr="00AF752C">
        <w:rPr>
          <w:rFonts w:asciiTheme="majorBidi" w:hAnsiTheme="majorBidi" w:cstheme="majorBidi"/>
          <w:sz w:val="32"/>
          <w:szCs w:val="32"/>
          <w:cs/>
        </w:rPr>
        <w:t>กรัม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ุ้งแห้ง โขลกหยาบ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ตำลึ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ใบแมงลั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บวบเหลี่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้าวโพดอ่อ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ฟักท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ม็ดพริกไท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ว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 ห่อใบตองเผาไฟ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AF752C" w:rsidRDefault="00AF752C" w:rsidP="000D0A31">
      <w:pPr>
        <w:pStyle w:val="a3"/>
        <w:numPr>
          <w:ilvl w:val="0"/>
          <w:numId w:val="8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หอมแด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8571E8" w:rsidRDefault="008571E8" w:rsidP="000D0A31">
      <w:pPr>
        <w:spacing w:after="0"/>
        <w:rPr>
          <w:rFonts w:asciiTheme="majorBidi" w:hAnsiTheme="majorBidi" w:cstheme="majorBidi"/>
          <w:sz w:val="32"/>
          <w:szCs w:val="32"/>
        </w:rPr>
      </w:pPr>
    </w:p>
    <w:p w:rsidR="008571E8" w:rsidRDefault="008571E8" w:rsidP="000D0A31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ยำปลากะพง</w:t>
      </w:r>
    </w:p>
    <w:p w:rsidR="008571E8" w:rsidRDefault="008571E8" w:rsidP="000D0A31">
      <w:p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ปลากะพง ลว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00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กรัม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ดอง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ต้นขึ้นฉ่าย หั่น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ต้น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ขิงอ่อน 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 เจี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มะนา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ต้าเจี้ยว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ab/>
        <w:t>2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ขี้หนูสวน ซอย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5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เม็ด</w:t>
      </w:r>
    </w:p>
    <w:p w:rsidR="008571E8" w:rsidRDefault="008571E8" w:rsidP="000D0A31">
      <w:pPr>
        <w:pStyle w:val="a3"/>
        <w:numPr>
          <w:ilvl w:val="0"/>
          <w:numId w:val="9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ผักกาดหอม</w:t>
      </w:r>
      <w:r>
        <w:rPr>
          <w:rFonts w:asciiTheme="majorBidi" w:hAnsiTheme="majorBidi" w:cstheme="majorBidi"/>
          <w:sz w:val="32"/>
          <w:szCs w:val="32"/>
        </w:rPr>
        <w:tab/>
      </w:r>
    </w:p>
    <w:p w:rsidR="00E23C2F" w:rsidRDefault="00E23C2F" w:rsidP="000D0A31">
      <w:pPr>
        <w:spacing w:after="0"/>
        <w:ind w:left="360"/>
        <w:rPr>
          <w:rFonts w:asciiTheme="majorBidi" w:hAnsiTheme="majorBidi" w:cstheme="majorBidi"/>
          <w:sz w:val="32"/>
          <w:szCs w:val="32"/>
        </w:rPr>
      </w:pPr>
    </w:p>
    <w:p w:rsidR="00E23C2F" w:rsidRDefault="00E23C2F" w:rsidP="000D0A31">
      <w:pPr>
        <w:pStyle w:val="a3"/>
        <w:numPr>
          <w:ilvl w:val="0"/>
          <w:numId w:val="1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พริกนา</w:t>
      </w:r>
    </w:p>
    <w:p w:rsidR="00E23C2F" w:rsidRDefault="00E23C2F" w:rsidP="000D0A31">
      <w:pPr>
        <w:spacing w:after="0"/>
        <w:ind w:left="36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ครื่องปรุง</w:t>
      </w:r>
    </w:p>
    <w:p w:rsidR="00E23C2F" w:rsidRDefault="00E23C2F" w:rsidP="000D0A31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ปลาช่อนย่าง แกะเอาแต่เนื้อ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ถ้วยตวง</w:t>
      </w:r>
    </w:p>
    <w:p w:rsidR="00E23C2F" w:rsidRDefault="00E23C2F" w:rsidP="000D0A31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ระเทียม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3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หัว</w:t>
      </w:r>
    </w:p>
    <w:p w:rsidR="00E23C2F" w:rsidRDefault="00E23C2F" w:rsidP="000D0A31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กะปิ ห่อใบตองเผ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ชา</w:t>
      </w:r>
    </w:p>
    <w:p w:rsidR="00E23C2F" w:rsidRDefault="00E23C2F" w:rsidP="000D0A31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พริกชี้ฟ้าแดง เขียว ย่างไฟ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5</w:t>
      </w:r>
      <w:r>
        <w:rPr>
          <w:rFonts w:asciiTheme="majorBidi" w:hAnsiTheme="majorBidi" w:cstheme="majorBidi" w:hint="cs"/>
          <w:sz w:val="32"/>
          <w:szCs w:val="32"/>
          <w:cs/>
        </w:rPr>
        <w:tab/>
        <w:t>เม็ด</w:t>
      </w:r>
    </w:p>
    <w:p w:rsidR="00E23C2F" w:rsidRDefault="00E23C2F" w:rsidP="000D0A31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เนื้อมะขามเปียก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ฝัก</w:t>
      </w:r>
    </w:p>
    <w:p w:rsidR="00E23C2F" w:rsidRDefault="00E23C2F" w:rsidP="000D0A31">
      <w:pPr>
        <w:pStyle w:val="a3"/>
        <w:numPr>
          <w:ilvl w:val="0"/>
          <w:numId w:val="10"/>
        </w:numPr>
        <w:spacing w:after="0"/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 w:hint="cs"/>
          <w:sz w:val="32"/>
          <w:szCs w:val="32"/>
          <w:cs/>
        </w:rPr>
        <w:t>น้ำปลา</w:t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</w:rPr>
        <w:t>1</w:t>
      </w:r>
      <w:r>
        <w:rPr>
          <w:rFonts w:asciiTheme="majorBidi" w:hAnsiTheme="majorBidi" w:cstheme="majorBidi"/>
          <w:sz w:val="32"/>
          <w:szCs w:val="32"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ช้อนโต๊ะ</w:t>
      </w:r>
    </w:p>
    <w:p w:rsidR="000D0A31" w:rsidRDefault="000D0A31" w:rsidP="000D0A31">
      <w:pPr>
        <w:pStyle w:val="a3"/>
        <w:spacing w:after="0"/>
        <w:rPr>
          <w:rFonts w:asciiTheme="majorBidi" w:hAnsiTheme="majorBidi" w:cstheme="majorBidi"/>
          <w:sz w:val="32"/>
          <w:szCs w:val="32"/>
        </w:rPr>
      </w:pPr>
      <w:bookmarkStart w:id="0" w:name="_GoBack"/>
      <w:bookmarkEnd w:id="0"/>
    </w:p>
    <w:p w:rsidR="007901BD" w:rsidRPr="007901BD" w:rsidRDefault="007901BD" w:rsidP="000D0A31">
      <w:pPr>
        <w:spacing w:after="0"/>
        <w:ind w:left="360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begin"/>
      </w:r>
      <w:r>
        <w:rPr>
          <w:rFonts w:asciiTheme="majorBidi" w:hAnsiTheme="majorBidi" w:cstheme="majorBidi"/>
          <w:sz w:val="32"/>
          <w:szCs w:val="32"/>
        </w:rPr>
        <w:instrText xml:space="preserve"> ADDIN EN.CITE &lt;EndNote&gt;&lt;Cite&gt;&lt;Author&gt;</w:instrText>
      </w:r>
      <w:r>
        <w:rPr>
          <w:rFonts w:asciiTheme="majorBidi" w:hAnsiTheme="majorBidi" w:cstheme="majorBidi"/>
          <w:sz w:val="32"/>
          <w:szCs w:val="32"/>
          <w:cs/>
        </w:rPr>
        <w:instrText>ภาณุทรรศน์</w:instrText>
      </w:r>
      <w:r>
        <w:rPr>
          <w:rFonts w:asciiTheme="majorBidi" w:hAnsiTheme="majorBidi" w:cstheme="majorBidi"/>
          <w:sz w:val="32"/>
          <w:szCs w:val="32"/>
        </w:rPr>
        <w:instrText>&lt;/Author&gt;&lt;Year&gt;2546&lt;/Year&gt;&lt;RecNum&gt;8&lt;/RecNum&gt;&lt;record&gt;&lt;rec-number&gt;8&lt;/rec-number&gt;&lt;foreign-keys&gt;&lt;key app="EN" db-id="aespp99rux9w5vesdfp50xfp0a20za5fwerd"&gt;8&lt;/key&gt;&lt;/foreign-keys&gt;&lt;ref-type name="Book"&gt;6&lt;/ref-type&gt;&lt;contributors&gt;&lt;authors&gt;&lt;autho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ภาณุทรรศน์</w:instrText>
      </w:r>
      <w:r>
        <w:rPr>
          <w:rFonts w:asciiTheme="majorBidi" w:hAnsiTheme="majorBidi" w:cstheme="majorBidi"/>
          <w:sz w:val="32"/>
          <w:szCs w:val="32"/>
        </w:rPr>
        <w:instrText>&lt;/style&gt;&lt;/author&gt;&lt;/authors&gt;&lt;/contributors&gt;&lt;titles&gt;&lt;title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สมุนไพรรักษาเบาหวาน สูตรโบราณขนานเอก</w:instrText>
      </w:r>
      <w:r>
        <w:rPr>
          <w:rFonts w:asciiTheme="majorBidi" w:hAnsiTheme="majorBidi" w:cstheme="majorBidi"/>
          <w:sz w:val="32"/>
          <w:szCs w:val="32"/>
        </w:rPr>
        <w:instrText>&lt;/style&gt;&lt;/title&gt;&lt;/titles&gt;&lt;section&gt;112&lt;/section&gt;&lt;dates&gt;&lt;year&gt;2546&lt;/year&gt;&lt;/dates&gt;&lt;pub-location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กรุงเทพฯ</w:instrText>
      </w:r>
      <w:r>
        <w:rPr>
          <w:rFonts w:asciiTheme="majorBidi" w:hAnsiTheme="majorBidi" w:cstheme="majorBidi"/>
          <w:sz w:val="32"/>
          <w:szCs w:val="32"/>
        </w:rPr>
        <w:instrText>&lt;/style&gt;&lt;/pub-location&gt;&lt;publisher&gt;&lt;style face="normal" font="default" charset="222" size="100%"&gt;</w:instrText>
      </w:r>
      <w:r>
        <w:rPr>
          <w:rFonts w:asciiTheme="majorBidi" w:hAnsiTheme="majorBidi" w:cstheme="majorBidi"/>
          <w:sz w:val="32"/>
          <w:szCs w:val="32"/>
          <w:cs/>
        </w:rPr>
        <w:instrText>ไพลิน</w:instrText>
      </w:r>
      <w:r>
        <w:rPr>
          <w:rFonts w:asciiTheme="majorBidi" w:hAnsiTheme="majorBidi" w:cstheme="majorBidi"/>
          <w:sz w:val="32"/>
          <w:szCs w:val="32"/>
        </w:rPr>
        <w:instrText>&lt;/style&gt;&lt;/publisher&gt;&lt;urls&gt;&lt;/urls&gt;&lt;/record&gt;&lt;/Cite&gt;&lt;/EndNote&gt;</w:instrText>
      </w:r>
      <w:r>
        <w:rPr>
          <w:rFonts w:asciiTheme="majorBidi" w:hAnsiTheme="majorBidi" w:cstheme="majorBidi"/>
          <w:sz w:val="32"/>
          <w:szCs w:val="32"/>
          <w:cs/>
        </w:rPr>
        <w:fldChar w:fldCharType="separate"/>
      </w:r>
      <w:r>
        <w:rPr>
          <w:rFonts w:asciiTheme="majorBidi" w:hAnsiTheme="majorBidi" w:cstheme="majorBidi"/>
          <w:sz w:val="32"/>
          <w:szCs w:val="32"/>
          <w:cs/>
        </w:rPr>
        <w:t>(ภาณุทรรศน์</w:t>
      </w:r>
      <w:r>
        <w:rPr>
          <w:rFonts w:asciiTheme="majorBidi" w:hAnsiTheme="majorBidi" w:cstheme="majorBidi"/>
          <w:sz w:val="32"/>
          <w:szCs w:val="32"/>
        </w:rPr>
        <w:t xml:space="preserve">, </w:t>
      </w:r>
      <w:r>
        <w:rPr>
          <w:rFonts w:asciiTheme="majorBidi" w:hAnsiTheme="majorBidi" w:cstheme="majorBidi"/>
          <w:sz w:val="32"/>
          <w:szCs w:val="32"/>
          <w:cs/>
        </w:rPr>
        <w:t>2546)</w:t>
      </w:r>
      <w:r>
        <w:rPr>
          <w:rFonts w:asciiTheme="majorBidi" w:hAnsiTheme="majorBidi" w:cstheme="majorBidi"/>
          <w:sz w:val="32"/>
          <w:szCs w:val="32"/>
          <w:cs/>
        </w:rPr>
        <w:fldChar w:fldCharType="end"/>
      </w:r>
    </w:p>
    <w:p w:rsidR="007901BD" w:rsidRPr="007901BD" w:rsidRDefault="007901BD" w:rsidP="000D0A31">
      <w:pPr>
        <w:spacing w:after="0" w:line="240" w:lineRule="auto"/>
        <w:rPr>
          <w:rFonts w:asciiTheme="majorBidi" w:hAnsiTheme="majorBidi" w:cstheme="majorBidi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begin"/>
      </w:r>
      <w:r w:rsidRPr="007901BD">
        <w:rPr>
          <w:rFonts w:asciiTheme="majorBidi" w:hAnsiTheme="majorBidi" w:cstheme="majorBidi"/>
          <w:sz w:val="32"/>
          <w:szCs w:val="32"/>
        </w:rPr>
        <w:instrText xml:space="preserve"> ADDIN EN.REFLIST </w:instrText>
      </w:r>
      <w:r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7901BD">
        <w:rPr>
          <w:rFonts w:asciiTheme="majorBidi" w:hAnsiTheme="majorBidi" w:cstheme="majorBidi"/>
          <w:szCs w:val="32"/>
          <w:cs/>
        </w:rPr>
        <w:t xml:space="preserve">ภาณุทรรศน์. 2546. </w:t>
      </w:r>
      <w:r w:rsidRPr="007901BD">
        <w:rPr>
          <w:rFonts w:asciiTheme="majorBidi" w:hAnsiTheme="majorBidi" w:cstheme="majorBidi"/>
          <w:i/>
          <w:szCs w:val="32"/>
          <w:cs/>
        </w:rPr>
        <w:t>สมุนไพรรักษาเบาหวาน สูตรโบราณขนานเอก</w:t>
      </w:r>
      <w:r w:rsidRPr="007901BD">
        <w:rPr>
          <w:rFonts w:asciiTheme="majorBidi" w:hAnsiTheme="majorBidi" w:cstheme="majorBidi"/>
          <w:szCs w:val="32"/>
          <w:cs/>
        </w:rPr>
        <w:t>. กรุงเทพฯ: ไพลิน.</w:t>
      </w:r>
    </w:p>
    <w:p w:rsidR="007901BD" w:rsidRDefault="007901BD" w:rsidP="000D0A31">
      <w:pPr>
        <w:pStyle w:val="a3"/>
        <w:spacing w:after="0" w:line="240" w:lineRule="auto"/>
        <w:ind w:hanging="720"/>
        <w:rPr>
          <w:rFonts w:asciiTheme="majorBidi" w:hAnsiTheme="majorBidi" w:cstheme="majorBidi"/>
          <w:sz w:val="32"/>
          <w:szCs w:val="32"/>
          <w:cs/>
        </w:rPr>
      </w:pPr>
    </w:p>
    <w:p w:rsidR="007901BD" w:rsidRPr="00E23C2F" w:rsidRDefault="007901BD" w:rsidP="000D0A31">
      <w:pPr>
        <w:pStyle w:val="a3"/>
        <w:spacing w:after="0"/>
        <w:rPr>
          <w:rFonts w:asciiTheme="majorBidi" w:hAnsiTheme="majorBidi" w:cstheme="majorBidi"/>
          <w:sz w:val="32"/>
          <w:szCs w:val="32"/>
          <w:cs/>
        </w:rPr>
      </w:pPr>
      <w:r>
        <w:rPr>
          <w:rFonts w:asciiTheme="majorBidi" w:hAnsiTheme="majorBidi" w:cstheme="majorBidi"/>
          <w:sz w:val="32"/>
          <w:szCs w:val="32"/>
          <w:cs/>
        </w:rPr>
        <w:fldChar w:fldCharType="end"/>
      </w:r>
    </w:p>
    <w:sectPr w:rsidR="007901BD" w:rsidRPr="00E23C2F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rdia New">
    <w:panose1 w:val="020B0304020202020204"/>
    <w:charset w:val="00"/>
    <w:family w:val="swiss"/>
    <w:pitch w:val="variable"/>
    <w:sig w:usb0="0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0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CB64B1"/>
    <w:multiLevelType w:val="hybridMultilevel"/>
    <w:tmpl w:val="45CE73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1E12604"/>
    <w:multiLevelType w:val="hybridMultilevel"/>
    <w:tmpl w:val="2E2258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513303B"/>
    <w:multiLevelType w:val="hybridMultilevel"/>
    <w:tmpl w:val="2C6444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F6652A1"/>
    <w:multiLevelType w:val="hybridMultilevel"/>
    <w:tmpl w:val="E0F6D6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28032DF"/>
    <w:multiLevelType w:val="hybridMultilevel"/>
    <w:tmpl w:val="C7E40F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CA6687F"/>
    <w:multiLevelType w:val="hybridMultilevel"/>
    <w:tmpl w:val="5B4CF7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1D4255E"/>
    <w:multiLevelType w:val="hybridMultilevel"/>
    <w:tmpl w:val="654A39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3F54C4E"/>
    <w:multiLevelType w:val="hybridMultilevel"/>
    <w:tmpl w:val="30582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E084921"/>
    <w:multiLevelType w:val="hybridMultilevel"/>
    <w:tmpl w:val="5B0439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5D732BF"/>
    <w:multiLevelType w:val="hybridMultilevel"/>
    <w:tmpl w:val="FB72DC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9"/>
  </w:num>
  <w:num w:numId="4">
    <w:abstractNumId w:val="1"/>
  </w:num>
  <w:num w:numId="5">
    <w:abstractNumId w:val="0"/>
  </w:num>
  <w:num w:numId="6">
    <w:abstractNumId w:val="8"/>
  </w:num>
  <w:num w:numId="7">
    <w:abstractNumId w:val="6"/>
  </w:num>
  <w:num w:numId="8">
    <w:abstractNumId w:val="2"/>
  </w:num>
  <w:num w:numId="9">
    <w:abstractNumId w:val="7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อาหารเป็นยา.enl&lt;/item&gt;&lt;/Libraries&gt;&lt;/ENLibraries&gt;"/>
  </w:docVars>
  <w:rsids>
    <w:rsidRoot w:val="003D0E60"/>
    <w:rsid w:val="000D0A31"/>
    <w:rsid w:val="003D0E60"/>
    <w:rsid w:val="004B6714"/>
    <w:rsid w:val="00510218"/>
    <w:rsid w:val="005B255F"/>
    <w:rsid w:val="007901BD"/>
    <w:rsid w:val="008571E8"/>
    <w:rsid w:val="00A2381F"/>
    <w:rsid w:val="00AF752C"/>
    <w:rsid w:val="00CE50FC"/>
    <w:rsid w:val="00DA0EA3"/>
    <w:rsid w:val="00E23C2F"/>
    <w:rsid w:val="00F101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3D0E6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3D0E6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5</Pages>
  <Words>539</Words>
  <Characters>3078</Characters>
  <Application>Microsoft Office Word</Application>
  <DocSecurity>0</DocSecurity>
  <Lines>25</Lines>
  <Paragraphs>7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36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thianPing</dc:creator>
  <cp:keywords/>
  <dc:description/>
  <cp:lastModifiedBy>SathianPing</cp:lastModifiedBy>
  <cp:revision>7</cp:revision>
  <dcterms:created xsi:type="dcterms:W3CDTF">2013-08-05T09:49:00Z</dcterms:created>
  <dcterms:modified xsi:type="dcterms:W3CDTF">2013-08-24T15:21:00Z</dcterms:modified>
</cp:coreProperties>
</file>